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B45F2" w:rsidRPr="000B45F2" w:rsidRDefault="000B45F2" w:rsidP="000B45F2">
      <w:pPr>
        <w:keepNext/>
        <w:spacing w:before="240" w:after="60" w:line="480" w:lineRule="auto"/>
        <w:outlineLvl w:val="0"/>
        <w:rPr>
          <w:rFonts w:cs="Times New Roman"/>
          <w:b/>
          <w:bCs/>
          <w:kern w:val="32"/>
          <w:sz w:val="32"/>
          <w:szCs w:val="32"/>
          <w:lang w:val="en-GB" w:bidi="ar-SA"/>
        </w:rPr>
      </w:pPr>
      <w:r w:rsidRPr="000B45F2">
        <w:rPr>
          <w:rFonts w:cs="Times New Roman"/>
          <w:b/>
          <w:bCs/>
          <w:kern w:val="32"/>
          <w:sz w:val="32"/>
          <w:szCs w:val="32"/>
          <w:lang w:val="en-GB" w:bidi="ar-SA"/>
        </w:rPr>
        <w:t>Comparative genome analyses reveal distinct structure in the saltwater crocodile MHC</w:t>
      </w:r>
    </w:p>
    <w:p w:rsidR="000B45F2" w:rsidRPr="000B45F2" w:rsidRDefault="000B45F2" w:rsidP="000B45F2">
      <w:pPr>
        <w:autoSpaceDE w:val="0"/>
        <w:autoSpaceDN w:val="0"/>
        <w:adjustRightInd w:val="0"/>
        <w:spacing w:line="360" w:lineRule="auto"/>
        <w:rPr>
          <w:rFonts w:cs="Dutch801BT-Roman"/>
          <w:szCs w:val="24"/>
          <w:lang w:val="en-AU"/>
        </w:rPr>
      </w:pPr>
    </w:p>
    <w:p w:rsidR="000B45F2" w:rsidRPr="000B45F2" w:rsidRDefault="000B45F2" w:rsidP="00CF6069">
      <w:pPr>
        <w:autoSpaceDE w:val="0"/>
        <w:autoSpaceDN w:val="0"/>
        <w:adjustRightInd w:val="0"/>
        <w:spacing w:line="360" w:lineRule="auto"/>
        <w:rPr>
          <w:rFonts w:cs="Dutch801BT-Roman"/>
          <w:szCs w:val="24"/>
          <w:lang w:val="en-AU"/>
        </w:rPr>
      </w:pPr>
      <w:r w:rsidRPr="000B45F2">
        <w:rPr>
          <w:rFonts w:cs="Dutch801BT-Roman"/>
          <w:szCs w:val="24"/>
          <w:lang w:val="en-AU"/>
        </w:rPr>
        <w:t>PLOS ONE</w:t>
      </w:r>
    </w:p>
    <w:p w:rsidR="000B45F2" w:rsidRPr="000B45F2" w:rsidRDefault="000B45F2" w:rsidP="00CF6069">
      <w:pPr>
        <w:spacing w:line="360" w:lineRule="auto"/>
        <w:rPr>
          <w:rFonts w:cs="Times New Roman"/>
          <w:szCs w:val="24"/>
          <w:lang w:val="en-GB" w:bidi="ar-SA"/>
        </w:rPr>
      </w:pPr>
    </w:p>
    <w:p w:rsidR="00CF6069" w:rsidRPr="00CF6069" w:rsidRDefault="00CF6069" w:rsidP="00CF6069">
      <w:pPr>
        <w:autoSpaceDE w:val="0"/>
        <w:autoSpaceDN w:val="0"/>
        <w:adjustRightInd w:val="0"/>
        <w:spacing w:line="360" w:lineRule="auto"/>
        <w:rPr>
          <w:rFonts w:cs="Times New Roman"/>
          <w:szCs w:val="24"/>
          <w:vertAlign w:val="superscript"/>
          <w:lang w:val="en-GB" w:bidi="ar-SA"/>
        </w:rPr>
      </w:pPr>
      <w:proofErr w:type="spellStart"/>
      <w:r w:rsidRPr="00CF6069">
        <w:rPr>
          <w:rFonts w:cs="Dutch801BT-Roman"/>
          <w:szCs w:val="24"/>
          <w:lang w:val="en-AU"/>
        </w:rPr>
        <w:t>Weerachai</w:t>
      </w:r>
      <w:proofErr w:type="spellEnd"/>
      <w:r w:rsidRPr="00CF6069">
        <w:rPr>
          <w:rFonts w:cs="Dutch801BT-Roman"/>
          <w:szCs w:val="24"/>
          <w:lang w:val="en-AU"/>
        </w:rPr>
        <w:t xml:space="preserve"> Jaratlerdsiri</w:t>
      </w:r>
      <w:r w:rsidRPr="00CF6069">
        <w:rPr>
          <w:rFonts w:cs="Dutch801BT-Roman"/>
          <w:szCs w:val="24"/>
          <w:vertAlign w:val="superscript"/>
          <w:lang w:val="en-AU"/>
        </w:rPr>
        <w:t>1</w:t>
      </w:r>
      <w:r w:rsidRPr="00CF6069">
        <w:rPr>
          <w:rFonts w:cs="Dutch801BT-Roman"/>
          <w:szCs w:val="24"/>
          <w:lang w:val="en-AU"/>
        </w:rPr>
        <w:t>, Janine Deakin</w:t>
      </w:r>
      <w:r w:rsidRPr="00CF6069">
        <w:rPr>
          <w:rFonts w:cs="Dutch801BT-Roman"/>
          <w:szCs w:val="24"/>
          <w:vertAlign w:val="superscript"/>
          <w:lang w:val="en-AU"/>
        </w:rPr>
        <w:t>2,3</w:t>
      </w:r>
      <w:r w:rsidRPr="00CF6069">
        <w:rPr>
          <w:rFonts w:cs="Dutch801BT-Roman"/>
          <w:szCs w:val="24"/>
          <w:lang w:val="en-AU"/>
        </w:rPr>
        <w:t xml:space="preserve">, Ricardo </w:t>
      </w:r>
      <w:proofErr w:type="spellStart"/>
      <w:r w:rsidRPr="00CF6069">
        <w:rPr>
          <w:rFonts w:cs="Dutch801BT-Roman"/>
          <w:szCs w:val="24"/>
          <w:lang w:val="en-AU"/>
        </w:rPr>
        <w:t>Godinez</w:t>
      </w:r>
      <w:proofErr w:type="spellEnd"/>
      <w:r w:rsidRPr="00CF6069">
        <w:rPr>
          <w:rFonts w:cs="Dutch801BT-Roman"/>
          <w:szCs w:val="24"/>
          <w:lang w:val="en-AU"/>
        </w:rPr>
        <w:t xml:space="preserve"> M.</w:t>
      </w:r>
      <w:r w:rsidRPr="00CF6069">
        <w:rPr>
          <w:rFonts w:cs="Dutch801BT-Roman"/>
          <w:szCs w:val="24"/>
          <w:vertAlign w:val="superscript"/>
          <w:lang w:val="en-AU"/>
        </w:rPr>
        <w:t>4,14</w:t>
      </w:r>
      <w:r w:rsidRPr="00CF6069">
        <w:rPr>
          <w:rFonts w:cs="Dutch801BT-Roman"/>
          <w:szCs w:val="24"/>
          <w:lang w:val="en-AU"/>
        </w:rPr>
        <w:t xml:space="preserve">, </w:t>
      </w:r>
      <w:proofErr w:type="spellStart"/>
      <w:r w:rsidRPr="00CF6069">
        <w:rPr>
          <w:rFonts w:cs="Dutch801BT-Roman"/>
          <w:szCs w:val="24"/>
          <w:lang w:val="en-AU"/>
        </w:rPr>
        <w:t>Xueyan</w:t>
      </w:r>
      <w:proofErr w:type="spellEnd"/>
      <w:r w:rsidRPr="00CF6069">
        <w:rPr>
          <w:rFonts w:cs="Dutch801BT-Roman"/>
          <w:szCs w:val="24"/>
          <w:lang w:val="en-AU"/>
        </w:rPr>
        <w:t xml:space="preserve"> Shan</w:t>
      </w:r>
      <w:r w:rsidRPr="00CF6069">
        <w:rPr>
          <w:rFonts w:cs="Dutch801BT-Roman"/>
          <w:szCs w:val="24"/>
          <w:vertAlign w:val="superscript"/>
          <w:lang w:val="en-AU"/>
        </w:rPr>
        <w:t>5</w:t>
      </w:r>
      <w:r w:rsidRPr="00CF6069">
        <w:rPr>
          <w:rFonts w:cs="Dutch801BT-Roman"/>
          <w:szCs w:val="24"/>
          <w:lang w:val="en-AU"/>
        </w:rPr>
        <w:t>, Daniel G. Peterson</w:t>
      </w:r>
      <w:r w:rsidRPr="00CF6069">
        <w:rPr>
          <w:rFonts w:cs="Dutch801BT-Roman"/>
          <w:szCs w:val="24"/>
          <w:vertAlign w:val="superscript"/>
          <w:lang w:val="en-AU"/>
        </w:rPr>
        <w:t>6</w:t>
      </w:r>
      <w:r w:rsidRPr="00CF6069">
        <w:rPr>
          <w:rFonts w:cs="Dutch801BT-Roman"/>
          <w:szCs w:val="24"/>
          <w:lang w:val="en-AU"/>
        </w:rPr>
        <w:t>, Sylvain Marthey</w:t>
      </w:r>
      <w:r w:rsidRPr="00CF6069">
        <w:rPr>
          <w:rFonts w:cs="Dutch801BT-Roman"/>
          <w:szCs w:val="24"/>
          <w:vertAlign w:val="superscript"/>
          <w:lang w:val="en-AU"/>
        </w:rPr>
        <w:t>7</w:t>
      </w:r>
      <w:r w:rsidRPr="00CF6069">
        <w:rPr>
          <w:rFonts w:cs="Dutch801BT-Roman"/>
          <w:szCs w:val="24"/>
          <w:lang w:val="en-AU"/>
        </w:rPr>
        <w:t>, Eric Lyons</w:t>
      </w:r>
      <w:r w:rsidRPr="00CF6069">
        <w:rPr>
          <w:rFonts w:cs="Dutch801BT-Roman"/>
          <w:szCs w:val="24"/>
          <w:vertAlign w:val="superscript"/>
          <w:lang w:val="en-AU"/>
        </w:rPr>
        <w:t>8</w:t>
      </w:r>
      <w:r w:rsidRPr="00CF6069">
        <w:rPr>
          <w:rFonts w:cs="Dutch801BT-Roman"/>
          <w:szCs w:val="24"/>
          <w:lang w:val="en-AU"/>
        </w:rPr>
        <w:t>, Fiona M. McCarthy</w:t>
      </w:r>
      <w:r w:rsidRPr="00CF6069">
        <w:rPr>
          <w:rFonts w:cs="Dutch801BT-Roman"/>
          <w:szCs w:val="24"/>
          <w:vertAlign w:val="superscript"/>
          <w:lang w:val="en-AU"/>
        </w:rPr>
        <w:t>9</w:t>
      </w:r>
      <w:r w:rsidRPr="00CF6069">
        <w:rPr>
          <w:rFonts w:cs="Dutch801BT-Roman"/>
          <w:szCs w:val="24"/>
          <w:lang w:val="en-AU"/>
        </w:rPr>
        <w:t>, Sally R. Isberg</w:t>
      </w:r>
      <w:r w:rsidRPr="00CF6069">
        <w:rPr>
          <w:rFonts w:cs="Dutch801BT-Roman"/>
          <w:szCs w:val="24"/>
          <w:vertAlign w:val="superscript"/>
          <w:lang w:val="en-AU"/>
        </w:rPr>
        <w:t>1,10</w:t>
      </w:r>
      <w:r w:rsidRPr="00CF6069">
        <w:rPr>
          <w:rFonts w:cs="Dutch801BT-Roman"/>
          <w:szCs w:val="24"/>
          <w:lang w:val="en-AU"/>
        </w:rPr>
        <w:t>, Damien P. Higgins</w:t>
      </w:r>
      <w:r w:rsidRPr="00CF6069">
        <w:rPr>
          <w:rFonts w:cs="Dutch801BT-Roman"/>
          <w:szCs w:val="24"/>
          <w:vertAlign w:val="superscript"/>
          <w:lang w:val="en-AU"/>
        </w:rPr>
        <w:t>1</w:t>
      </w:r>
      <w:r w:rsidRPr="00CF6069">
        <w:rPr>
          <w:rFonts w:cs="Dutch801BT-Roman"/>
          <w:szCs w:val="24"/>
          <w:lang w:val="en-AU"/>
        </w:rPr>
        <w:t>, Amanda Y. Chong</w:t>
      </w:r>
      <w:r w:rsidRPr="00CF6069">
        <w:rPr>
          <w:rFonts w:cs="Dutch801BT-Roman"/>
          <w:szCs w:val="24"/>
          <w:vertAlign w:val="superscript"/>
          <w:lang w:val="en-AU"/>
        </w:rPr>
        <w:t>1</w:t>
      </w:r>
      <w:r w:rsidRPr="00CF6069">
        <w:rPr>
          <w:rFonts w:cs="Dutch801BT-Roman"/>
          <w:szCs w:val="24"/>
          <w:lang w:val="en-AU"/>
        </w:rPr>
        <w:t>, John St John</w:t>
      </w:r>
      <w:r w:rsidRPr="00CF6069">
        <w:rPr>
          <w:rFonts w:cs="Dutch801BT-Roman"/>
          <w:szCs w:val="24"/>
          <w:vertAlign w:val="superscript"/>
          <w:lang w:val="en-AU"/>
        </w:rPr>
        <w:t>11</w:t>
      </w:r>
      <w:r w:rsidRPr="00CF6069">
        <w:rPr>
          <w:rFonts w:cs="Dutch801BT-Roman"/>
          <w:szCs w:val="24"/>
          <w:lang w:val="en-AU"/>
        </w:rPr>
        <w:t>, Travis C. Glenn</w:t>
      </w:r>
      <w:r w:rsidRPr="00CF6069">
        <w:rPr>
          <w:rFonts w:cs="Dutch801BT-Roman"/>
          <w:szCs w:val="24"/>
          <w:vertAlign w:val="superscript"/>
          <w:lang w:val="en-AU"/>
        </w:rPr>
        <w:t>12</w:t>
      </w:r>
      <w:r w:rsidRPr="00CF6069">
        <w:rPr>
          <w:rFonts w:cs="Dutch801BT-Roman"/>
          <w:szCs w:val="24"/>
          <w:lang w:val="en-AU"/>
        </w:rPr>
        <w:t>, David A. Ray</w:t>
      </w:r>
      <w:r w:rsidRPr="00CF6069">
        <w:rPr>
          <w:rFonts w:cs="Dutch801BT-Roman"/>
          <w:szCs w:val="24"/>
          <w:vertAlign w:val="superscript"/>
          <w:lang w:val="en-AU"/>
        </w:rPr>
        <w:t>5,6,13</w:t>
      </w:r>
      <w:r w:rsidRPr="00CF6069">
        <w:rPr>
          <w:rFonts w:cs="Dutch801BT-Roman"/>
          <w:szCs w:val="24"/>
          <w:lang w:val="en-AU"/>
        </w:rPr>
        <w:t>, Jaime Gongora</w:t>
      </w:r>
      <w:r w:rsidRPr="00CF6069">
        <w:rPr>
          <w:rFonts w:cs="Dutch801BT-Roman"/>
          <w:szCs w:val="24"/>
          <w:vertAlign w:val="superscript"/>
          <w:lang w:val="en-AU"/>
        </w:rPr>
        <w:t>1,</w:t>
      </w:r>
      <w:r w:rsidRPr="00CF6069">
        <w:rPr>
          <w:rFonts w:cs="Times New Roman"/>
          <w:szCs w:val="24"/>
          <w:vertAlign w:val="superscript"/>
          <w:lang w:val="en-GB" w:bidi="ar-SA"/>
        </w:rPr>
        <w:t>*</w:t>
      </w:r>
    </w:p>
    <w:p w:rsidR="00CF6069" w:rsidRPr="00CF6069" w:rsidRDefault="00CF6069" w:rsidP="00CF6069">
      <w:pPr>
        <w:spacing w:line="360" w:lineRule="auto"/>
        <w:rPr>
          <w:rFonts w:cs="Times New Roman"/>
          <w:szCs w:val="24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1</w:t>
      </w:r>
      <w:r w:rsidRPr="00CF6069">
        <w:rPr>
          <w:rFonts w:cs="Times New Roman"/>
          <w:i/>
          <w:szCs w:val="16"/>
          <w:lang w:val="en-GB" w:bidi="ar-SA"/>
        </w:rPr>
        <w:t xml:space="preserve"> Faculty of Veterinary Science, University of Sydney, Sydney, New South Wales 2006, Australi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2</w:t>
      </w:r>
      <w:r w:rsidRPr="00CF6069">
        <w:rPr>
          <w:rFonts w:cs="Times New Roman"/>
          <w:i/>
          <w:szCs w:val="16"/>
          <w:lang w:val="en-GB" w:bidi="ar-SA"/>
        </w:rPr>
        <w:t xml:space="preserve"> Evolution Ecology and Genetics, Research School of Biology, Australian National University, Canberra, Australian Capital Territory 2601, Australi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3</w:t>
      </w:r>
      <w:r w:rsidRPr="00CF6069">
        <w:rPr>
          <w:rFonts w:cs="Times New Roman"/>
          <w:i/>
          <w:szCs w:val="16"/>
          <w:lang w:val="en-GB" w:bidi="ar-SA"/>
        </w:rPr>
        <w:t xml:space="preserve"> </w:t>
      </w:r>
      <w:proofErr w:type="gramStart"/>
      <w:r w:rsidRPr="00CF6069">
        <w:rPr>
          <w:rFonts w:cs="Times New Roman"/>
          <w:i/>
          <w:szCs w:val="16"/>
          <w:lang w:val="en-GB" w:bidi="ar-SA"/>
        </w:rPr>
        <w:t>Institute</w:t>
      </w:r>
      <w:proofErr w:type="gramEnd"/>
      <w:r w:rsidRPr="00CF6069">
        <w:rPr>
          <w:rFonts w:cs="Times New Roman"/>
          <w:i/>
          <w:szCs w:val="16"/>
          <w:lang w:val="en-GB" w:bidi="ar-SA"/>
        </w:rPr>
        <w:t xml:space="preserve"> for Applied Ecology, University of Canberra, Canberra, Australian Capital Territory 2601, Australi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4</w:t>
      </w:r>
      <w:r w:rsidRPr="00CF6069">
        <w:rPr>
          <w:rFonts w:cs="Times New Roman"/>
          <w:i/>
          <w:szCs w:val="16"/>
          <w:lang w:val="en-GB" w:bidi="ar-SA"/>
        </w:rPr>
        <w:t xml:space="preserve"> </w:t>
      </w:r>
      <w:proofErr w:type="gramStart"/>
      <w:r w:rsidRPr="00CF6069">
        <w:rPr>
          <w:rFonts w:cs="Times New Roman"/>
          <w:i/>
          <w:szCs w:val="16"/>
          <w:lang w:val="en-GB" w:bidi="ar-SA"/>
        </w:rPr>
        <w:t>Department</w:t>
      </w:r>
      <w:proofErr w:type="gramEnd"/>
      <w:r w:rsidRPr="00CF6069">
        <w:rPr>
          <w:rFonts w:cs="Times New Roman"/>
          <w:i/>
          <w:szCs w:val="16"/>
          <w:lang w:val="en-GB" w:bidi="ar-SA"/>
        </w:rPr>
        <w:t xml:space="preserve"> of Organismic and Evolutionary Biology, Harvard University, Cambridge, Massachusetts 02138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5</w:t>
      </w:r>
      <w:r w:rsidRPr="00CF6069">
        <w:rPr>
          <w:rFonts w:cs="Times New Roman"/>
          <w:i/>
          <w:szCs w:val="16"/>
          <w:lang w:val="en-GB" w:bidi="ar-SA"/>
        </w:rPr>
        <w:t xml:space="preserve"> Department of Biochemistry, Molecular Biology, Entomology and Plant Pathology, Mississippi State University, Mississippi State, Mississippi 39762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6</w:t>
      </w:r>
      <w:r w:rsidRPr="00CF6069">
        <w:rPr>
          <w:rFonts w:cs="Times New Roman"/>
          <w:i/>
          <w:szCs w:val="16"/>
          <w:lang w:val="en-GB" w:bidi="ar-SA"/>
        </w:rPr>
        <w:t xml:space="preserve"> Institute for Genomics, Biocomputing and Biotechnology (IGBB), Mississippi State University, Mississippi State, Mississippi 39762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7</w:t>
      </w:r>
      <w:r w:rsidRPr="00CF6069">
        <w:rPr>
          <w:rFonts w:cs="Times New Roman"/>
          <w:i/>
          <w:szCs w:val="16"/>
          <w:lang w:val="en-GB" w:bidi="ar-SA"/>
        </w:rPr>
        <w:t xml:space="preserve"> Animal Genetics and Integrative Biology, INRA, UMR 1313 </w:t>
      </w:r>
      <w:proofErr w:type="spellStart"/>
      <w:r w:rsidRPr="00CF6069">
        <w:rPr>
          <w:rFonts w:cs="Times New Roman"/>
          <w:i/>
          <w:szCs w:val="16"/>
          <w:lang w:val="en-GB" w:bidi="ar-SA"/>
        </w:rPr>
        <w:t>Jouy</w:t>
      </w:r>
      <w:proofErr w:type="spellEnd"/>
      <w:r w:rsidRPr="00CF6069">
        <w:rPr>
          <w:rFonts w:cs="Times New Roman"/>
          <w:i/>
          <w:szCs w:val="16"/>
          <w:lang w:val="en-GB" w:bidi="ar-SA"/>
        </w:rPr>
        <w:t>-en-</w:t>
      </w:r>
      <w:proofErr w:type="spellStart"/>
      <w:r w:rsidRPr="00CF6069">
        <w:rPr>
          <w:rFonts w:cs="Times New Roman"/>
          <w:i/>
          <w:szCs w:val="16"/>
          <w:lang w:val="en-GB" w:bidi="ar-SA"/>
        </w:rPr>
        <w:t>Josas</w:t>
      </w:r>
      <w:proofErr w:type="spellEnd"/>
      <w:r w:rsidRPr="00CF6069">
        <w:rPr>
          <w:rFonts w:cs="Times New Roman"/>
          <w:i/>
          <w:szCs w:val="16"/>
          <w:lang w:val="en-GB" w:bidi="ar-SA"/>
        </w:rPr>
        <w:t xml:space="preserve"> 78352, France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lastRenderedPageBreak/>
        <w:t>8</w:t>
      </w:r>
      <w:r w:rsidRPr="00CF6069">
        <w:rPr>
          <w:rFonts w:cs="Times New Roman"/>
          <w:i/>
          <w:szCs w:val="16"/>
          <w:lang w:val="en-GB" w:bidi="ar-SA"/>
        </w:rPr>
        <w:t xml:space="preserve"> School of Plant Science, University of Arizona, Tucson, Arizona 85721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9</w:t>
      </w:r>
      <w:r w:rsidRPr="00CF6069">
        <w:rPr>
          <w:rFonts w:cs="Times New Roman"/>
          <w:i/>
          <w:szCs w:val="16"/>
          <w:lang w:val="en-GB" w:bidi="ar-SA"/>
        </w:rPr>
        <w:t xml:space="preserve"> School of Animal and Comparative Biomedical Sciences, University of Arizona, Tucson, Arizona 85721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10</w:t>
      </w:r>
      <w:r w:rsidRPr="00CF6069">
        <w:rPr>
          <w:rFonts w:cs="Times New Roman"/>
          <w:i/>
          <w:szCs w:val="16"/>
          <w:lang w:val="en-GB" w:bidi="ar-SA"/>
        </w:rPr>
        <w:t xml:space="preserve"> </w:t>
      </w:r>
      <w:proofErr w:type="spellStart"/>
      <w:proofErr w:type="gramStart"/>
      <w:r w:rsidRPr="00CF6069">
        <w:rPr>
          <w:rFonts w:cs="Times New Roman"/>
          <w:i/>
          <w:szCs w:val="16"/>
          <w:lang w:val="en-GB" w:bidi="ar-SA"/>
        </w:rPr>
        <w:t>Center</w:t>
      </w:r>
      <w:proofErr w:type="spellEnd"/>
      <w:proofErr w:type="gramEnd"/>
      <w:r w:rsidRPr="00CF6069">
        <w:rPr>
          <w:rFonts w:cs="Times New Roman"/>
          <w:i/>
          <w:szCs w:val="16"/>
          <w:lang w:val="en-GB" w:bidi="ar-SA"/>
        </w:rPr>
        <w:t xml:space="preserve"> for Crocodile Research, P.O. Box 329, </w:t>
      </w:r>
      <w:proofErr w:type="spellStart"/>
      <w:r w:rsidRPr="00CF6069">
        <w:rPr>
          <w:rFonts w:cs="Times New Roman"/>
          <w:i/>
          <w:szCs w:val="16"/>
          <w:lang w:val="en-GB" w:bidi="ar-SA"/>
        </w:rPr>
        <w:t>Noonamah</w:t>
      </w:r>
      <w:proofErr w:type="spellEnd"/>
      <w:r w:rsidRPr="00CF6069">
        <w:rPr>
          <w:rFonts w:cs="Times New Roman"/>
          <w:i/>
          <w:szCs w:val="16"/>
          <w:lang w:val="en-GB" w:bidi="ar-SA"/>
        </w:rPr>
        <w:t>, Northern Territory 0837, Australi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11</w:t>
      </w:r>
      <w:r w:rsidRPr="00CF6069">
        <w:rPr>
          <w:rFonts w:cs="Times New Roman"/>
          <w:i/>
          <w:szCs w:val="16"/>
          <w:lang w:val="en-GB" w:bidi="ar-SA"/>
        </w:rPr>
        <w:t xml:space="preserve"> Department of </w:t>
      </w:r>
      <w:proofErr w:type="spellStart"/>
      <w:r w:rsidRPr="00CF6069">
        <w:rPr>
          <w:rFonts w:cs="Times New Roman"/>
          <w:i/>
          <w:szCs w:val="16"/>
          <w:lang w:val="en-GB" w:bidi="ar-SA"/>
        </w:rPr>
        <w:t>Biomolecular</w:t>
      </w:r>
      <w:proofErr w:type="spellEnd"/>
      <w:r w:rsidRPr="00CF6069">
        <w:rPr>
          <w:rFonts w:cs="Times New Roman"/>
          <w:i/>
          <w:szCs w:val="16"/>
          <w:lang w:val="en-GB" w:bidi="ar-SA"/>
        </w:rPr>
        <w:t xml:space="preserve"> Engineering, University of California, Santa Cruz, California 95064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12</w:t>
      </w:r>
      <w:r w:rsidRPr="00CF6069">
        <w:rPr>
          <w:rFonts w:cs="Times New Roman"/>
          <w:i/>
          <w:szCs w:val="16"/>
          <w:lang w:val="en-GB" w:bidi="ar-SA"/>
        </w:rPr>
        <w:t xml:space="preserve"> Department of Environmental Health Science, University of Georgia, Athens, Georgia 30602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</w:p>
    <w:p w:rsidR="00CF6069" w:rsidRPr="00CF6069" w:rsidRDefault="00CF6069" w:rsidP="00CF6069">
      <w:pPr>
        <w:spacing w:line="360" w:lineRule="auto"/>
        <w:rPr>
          <w:rFonts w:cs="Times New Roman"/>
          <w:i/>
          <w:szCs w:val="16"/>
          <w:lang w:val="en-GB" w:bidi="ar-SA"/>
        </w:rPr>
      </w:pPr>
      <w:r w:rsidRPr="00CF6069">
        <w:rPr>
          <w:rFonts w:cs="Times New Roman"/>
          <w:i/>
          <w:szCs w:val="16"/>
          <w:vertAlign w:val="superscript"/>
          <w:lang w:val="en-GB" w:bidi="ar-SA"/>
        </w:rPr>
        <w:t>13</w:t>
      </w:r>
      <w:r w:rsidRPr="00CF6069">
        <w:rPr>
          <w:rFonts w:cs="Times New Roman"/>
          <w:i/>
          <w:szCs w:val="16"/>
          <w:lang w:val="en-GB" w:bidi="ar-SA"/>
        </w:rPr>
        <w:t xml:space="preserve"> Current </w:t>
      </w:r>
      <w:proofErr w:type="gramStart"/>
      <w:r w:rsidRPr="00CF6069">
        <w:rPr>
          <w:rFonts w:cs="Times New Roman"/>
          <w:i/>
          <w:szCs w:val="16"/>
          <w:lang w:val="en-GB" w:bidi="ar-SA"/>
        </w:rPr>
        <w:t>Address</w:t>
      </w:r>
      <w:proofErr w:type="gramEnd"/>
      <w:r w:rsidRPr="00CF6069">
        <w:rPr>
          <w:rFonts w:cs="Times New Roman"/>
          <w:i/>
          <w:szCs w:val="16"/>
          <w:lang w:val="en-GB" w:bidi="ar-SA"/>
        </w:rPr>
        <w:t>: Department of Biological Sciences, Texas Tech University, Lubbock, Texas 79409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szCs w:val="16"/>
          <w:vertAlign w:val="superscript"/>
          <w:lang w:val="en-GB" w:bidi="ar-SA"/>
        </w:rPr>
      </w:pPr>
    </w:p>
    <w:p w:rsidR="00CF6069" w:rsidRPr="00CF6069" w:rsidRDefault="00CF6069" w:rsidP="00CF6069">
      <w:pPr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bidi="ar-SA"/>
        </w:rPr>
      </w:pPr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vertAlign w:val="superscript"/>
          <w:lang w:bidi="ar-SA"/>
        </w:rPr>
        <w:t xml:space="preserve">14 </w:t>
      </w:r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bidi="ar-SA"/>
        </w:rPr>
        <w:t xml:space="preserve">Department of </w:t>
      </w:r>
      <w:proofErr w:type="spellStart"/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val="es-ES_tradnl" w:bidi="ar-SA"/>
        </w:rPr>
        <w:t>Genetics</w:t>
      </w:r>
      <w:proofErr w:type="spellEnd"/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val="es-ES_tradnl" w:bidi="ar-SA"/>
        </w:rPr>
        <w:t xml:space="preserve">, Harvard Medical </w:t>
      </w:r>
      <w:proofErr w:type="spellStart"/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val="es-ES_tradnl" w:bidi="ar-SA"/>
        </w:rPr>
        <w:t>School</w:t>
      </w:r>
      <w:proofErr w:type="spellEnd"/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val="es-ES_tradnl" w:bidi="ar-SA"/>
        </w:rPr>
        <w:t>, 77</w:t>
      </w:r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bidi="ar-SA"/>
        </w:rPr>
        <w:t xml:space="preserve"> </w:t>
      </w:r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val="es-ES_tradnl" w:bidi="ar-SA"/>
        </w:rPr>
        <w:t>Louis Pasteur Ave., Boston</w:t>
      </w:r>
      <w:r w:rsidRPr="00CF6069">
        <w:rPr>
          <w:rFonts w:eastAsia="Arial Unicode MS" w:hAnsi="Arial Unicode MS" w:cs="Arial Unicode MS"/>
          <w:i/>
          <w:color w:val="000000"/>
          <w:szCs w:val="24"/>
          <w:u w:color="000000"/>
          <w:bdr w:val="nil"/>
          <w:lang w:bidi="ar-SA"/>
        </w:rPr>
        <w:t>, Massachusetts 02115, United States of America</w:t>
      </w:r>
    </w:p>
    <w:p w:rsidR="00CF6069" w:rsidRPr="00CF6069" w:rsidRDefault="00CF6069" w:rsidP="00CF6069">
      <w:pPr>
        <w:spacing w:line="360" w:lineRule="auto"/>
        <w:rPr>
          <w:rFonts w:cs="Times New Roman"/>
          <w:szCs w:val="16"/>
          <w:vertAlign w:val="superscript"/>
          <w:lang w:val="en-GB" w:bidi="ar-SA"/>
        </w:rPr>
      </w:pPr>
    </w:p>
    <w:p w:rsidR="00CF6069" w:rsidRPr="00CF6069" w:rsidRDefault="00CF6069" w:rsidP="00CF6069">
      <w:pPr>
        <w:overflowPunct w:val="0"/>
        <w:autoSpaceDE w:val="0"/>
        <w:autoSpaceDN w:val="0"/>
        <w:adjustRightInd w:val="0"/>
        <w:spacing w:before="120" w:line="360" w:lineRule="auto"/>
        <w:textAlignment w:val="baseline"/>
        <w:rPr>
          <w:rFonts w:cs="Times New Roman"/>
          <w:szCs w:val="24"/>
          <w:lang w:eastAsia="de-DE" w:bidi="ar-SA"/>
        </w:rPr>
      </w:pPr>
      <w:r w:rsidRPr="00CF6069">
        <w:rPr>
          <w:rFonts w:cs="Times New Roman"/>
          <w:szCs w:val="24"/>
          <w:lang w:eastAsia="de-DE" w:bidi="ar-SA"/>
        </w:rPr>
        <w:t xml:space="preserve">* Corresponding author: Phone: +61-2 9036 9348. Fax: +61-2 9351 3957. E-mail: </w:t>
      </w:r>
      <w:hyperlink r:id="rId5" w:history="1">
        <w:r w:rsidRPr="00CF6069">
          <w:rPr>
            <w:rFonts w:cs="Times New Roman"/>
            <w:color w:val="0000FF"/>
            <w:szCs w:val="24"/>
            <w:u w:val="single"/>
            <w:lang w:eastAsia="de-DE" w:bidi="ar-SA"/>
          </w:rPr>
          <w:t>jaime.gongora@sydney.edu.au</w:t>
        </w:r>
      </w:hyperlink>
    </w:p>
    <w:p w:rsidR="00A6464B" w:rsidRDefault="00A6464B" w:rsidP="00CF6069">
      <w:pPr>
        <w:spacing w:line="360" w:lineRule="auto"/>
      </w:pPr>
    </w:p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A6464B" w:rsidRDefault="00A6464B"/>
    <w:p w:rsidR="00ED73E7" w:rsidRDefault="00ED73E7" w:rsidP="00ED73E7">
      <w:pPr>
        <w:spacing w:after="160" w:line="276" w:lineRule="auto"/>
        <w:contextualSpacing/>
        <w:rPr>
          <w:rFonts w:cs="Times New Roman"/>
          <w:sz w:val="20"/>
          <w:szCs w:val="20"/>
        </w:rPr>
      </w:pPr>
      <w:bookmarkStart w:id="0" w:name="_GoBack"/>
      <w:bookmarkEnd w:id="0"/>
      <w:r w:rsidRPr="00333733">
        <w:rPr>
          <w:rFonts w:cs="Times New Roman"/>
          <w:b/>
          <w:sz w:val="20"/>
          <w:szCs w:val="20"/>
        </w:rPr>
        <w:t xml:space="preserve">Table S3. </w:t>
      </w:r>
      <w:r w:rsidRPr="00333733">
        <w:rPr>
          <w:rFonts w:cs="Times New Roman"/>
          <w:sz w:val="20"/>
          <w:szCs w:val="20"/>
        </w:rPr>
        <w:t xml:space="preserve">List of </w:t>
      </w:r>
      <w:proofErr w:type="spellStart"/>
      <w:r w:rsidR="00F51239">
        <w:rPr>
          <w:rFonts w:cs="Times New Roman"/>
          <w:sz w:val="20"/>
          <w:szCs w:val="20"/>
        </w:rPr>
        <w:t>GenBank</w:t>
      </w:r>
      <w:proofErr w:type="spellEnd"/>
      <w:r w:rsidR="00F51239" w:rsidRPr="00333733">
        <w:rPr>
          <w:rFonts w:cs="Times New Roman"/>
          <w:sz w:val="20"/>
          <w:szCs w:val="20"/>
        </w:rPr>
        <w:t xml:space="preserve"> </w:t>
      </w:r>
      <w:r w:rsidR="00F51239">
        <w:rPr>
          <w:rFonts w:cs="Times New Roman"/>
          <w:sz w:val="20"/>
          <w:szCs w:val="20"/>
        </w:rPr>
        <w:t>sequences (</w:t>
      </w:r>
      <w:r w:rsidRPr="00333733">
        <w:rPr>
          <w:rFonts w:cs="Times New Roman"/>
          <w:sz w:val="20"/>
          <w:szCs w:val="20"/>
        </w:rPr>
        <w:t xml:space="preserve">MHC class </w:t>
      </w:r>
      <w:r w:rsidR="00595872">
        <w:rPr>
          <w:rFonts w:cs="Times New Roman"/>
          <w:sz w:val="20"/>
          <w:szCs w:val="20"/>
        </w:rPr>
        <w:t>I and II varian</w:t>
      </w:r>
      <w:r>
        <w:rPr>
          <w:rFonts w:cs="Times New Roman"/>
          <w:sz w:val="20"/>
          <w:szCs w:val="20"/>
        </w:rPr>
        <w:t>ts</w:t>
      </w:r>
      <w:r w:rsidR="00F51239">
        <w:rPr>
          <w:rFonts w:cs="Times New Roman"/>
          <w:sz w:val="20"/>
          <w:szCs w:val="20"/>
        </w:rPr>
        <w:t>)</w:t>
      </w:r>
      <w:r>
        <w:rPr>
          <w:rFonts w:cs="Times New Roman"/>
          <w:sz w:val="20"/>
          <w:szCs w:val="20"/>
        </w:rPr>
        <w:t xml:space="preserve"> used </w:t>
      </w:r>
      <w:r w:rsidRPr="00333733">
        <w:rPr>
          <w:rFonts w:cs="Times New Roman"/>
          <w:sz w:val="20"/>
          <w:szCs w:val="20"/>
        </w:rPr>
        <w:t xml:space="preserve">for </w:t>
      </w:r>
      <w:r w:rsidR="00595872">
        <w:rPr>
          <w:rFonts w:cs="Times New Roman"/>
          <w:sz w:val="20"/>
          <w:szCs w:val="20"/>
        </w:rPr>
        <w:t xml:space="preserve">the current </w:t>
      </w:r>
      <w:r w:rsidRPr="00333733">
        <w:rPr>
          <w:rFonts w:cs="Times New Roman"/>
          <w:sz w:val="20"/>
          <w:szCs w:val="20"/>
        </w:rPr>
        <w:t>phylogenetic analyses</w:t>
      </w:r>
    </w:p>
    <w:p w:rsidR="0032681E" w:rsidRDefault="0032681E" w:rsidP="0032681E">
      <w:pPr>
        <w:spacing w:line="360" w:lineRule="auto"/>
        <w:rPr>
          <w:sz w:val="20"/>
          <w:szCs w:val="20"/>
        </w:rPr>
      </w:pPr>
    </w:p>
    <w:tbl>
      <w:tblPr>
        <w:tblW w:w="10885" w:type="dxa"/>
        <w:tblInd w:w="-459" w:type="dxa"/>
        <w:tblLook w:val="04A0" w:firstRow="1" w:lastRow="0" w:firstColumn="1" w:lastColumn="0" w:noHBand="0" w:noVBand="1"/>
      </w:tblPr>
      <w:tblGrid>
        <w:gridCol w:w="1604"/>
        <w:gridCol w:w="1373"/>
        <w:gridCol w:w="4678"/>
        <w:gridCol w:w="1559"/>
        <w:gridCol w:w="1671"/>
      </w:tblGrid>
      <w:tr w:rsidR="00760E6F" w:rsidRPr="00760E6F" w:rsidTr="003970DB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Dataset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Class</w:t>
            </w:r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Species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Variant name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512A0D" w:rsidRDefault="00760E6F" w:rsidP="00512A0D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 xml:space="preserve">Accession </w:t>
            </w:r>
          </w:p>
          <w:p w:rsidR="00760E6F" w:rsidRPr="00760E6F" w:rsidRDefault="00760E6F" w:rsidP="00512A0D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no.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MHC class I 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Reptilia</w:t>
            </w:r>
            <w:proofErr w:type="spellEnd"/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oros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altwater crocodile)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o01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04</w:t>
            </w:r>
          </w:p>
        </w:tc>
      </w:tr>
      <w:tr w:rsidR="003970DB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exons 3 and 4</w:t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bottom"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3970DB" w:rsidRDefault="003970DB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o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08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511942" w:rsidP="00511942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instrText xml:space="preserve"> ADDIN EN.CITE &lt;EndNote&gt;&lt;Cite&gt;&lt;Author&gt;Jaratlerdsiri&lt;/Author&gt;&lt;Year&gt;2014&lt;/Year&gt;&lt;RecNum&gt;1188&lt;/RecNum&gt;&lt;DisplayText&gt;[1]&lt;/DisplayText&gt;&lt;record&gt;&lt;rec-number&gt;1188&lt;/rec-number&gt;&lt;foreign-keys&gt;&lt;key app="EN" db-id="w9pw5dv2pwdtfmepxsbxptxk5exrtxvvxw22" timestamp="0"&gt;1188&lt;/key&gt;&lt;/foreign-keys&gt;&lt;ref-type name="Journal Article"&gt;17&lt;/ref-type&gt;&lt;contributors&gt;&lt;authors&gt;&lt;author&gt;Jaratlerdsiri, W.&lt;/author&gt;&lt;author&gt;Isberg, S.R.&lt;/author&gt;&lt;author&gt;Higgins, D.P.&lt;/author&gt;&lt;author&gt;Ho, S.Y.&lt;/author&gt;&lt;author&gt;Salomonsen, J.&lt;/author&gt;&lt;author&gt;Skjodt, K.&lt;/author&gt;&lt;author&gt;Miles, L.G.&lt;/author&gt;&lt;author&gt;Gongora, J.&lt;/author&gt;&lt;/authors&gt;&lt;/contributors&gt;&lt;titles&gt;&lt;title&gt;Evolution of MHC class I in the Order Crocodylia&lt;/title&gt;&lt;secondary-title&gt;Immunogenetics&lt;/secondary-title&gt;&lt;/titles&gt;&lt;pages&gt;53-65&lt;/pages&gt;&lt;volume&gt;66&lt;/volume&gt;&lt;dates&gt;&lt;year&gt;2014&lt;/year&gt;&lt;/dates&gt;&lt;urls&gt;&lt;/urls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  <w:lang w:val="en-AU" w:eastAsia="en-AU" w:bidi="ar-SA"/>
              </w:rPr>
              <w:t>[1]</w: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end"/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cu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merican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04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28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29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lu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mugger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0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2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iam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iamese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si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4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jonsoni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freshwater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48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indor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Philippine </w:t>
            </w:r>
            <w:r w:rsidR="00512A0D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i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55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i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56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istop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taphrac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frican slender-</w:t>
            </w:r>
            <w:r w:rsidR="00F04D03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snouted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66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67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Alligator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ississippi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merican alligator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mi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19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Alligator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in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hinese alligator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si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9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si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4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pectacled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cr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5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cr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36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latiro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road-snouted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6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62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64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lanosuch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nig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lack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ni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HQ158358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phenodon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uncta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tuatara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pp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-U*01 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DQ145788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pp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-U*02 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DQ145789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ves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Gallus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gal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hicke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BFa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L023516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BFa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turnix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japonica</w:t>
            </w: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quail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ja-B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B078884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ja-D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ja-D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ja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-E 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na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latyrhyncho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mallard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npl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UA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Y885227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npl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UBA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npl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UDA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steichthye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utgroup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)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corhynch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ykis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 (rainbow trout)</w:t>
            </w:r>
          </w:p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my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UBA</w:t>
            </w:r>
          </w:p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F287487</w:t>
            </w:r>
          </w:p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760E6F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color w:val="000000"/>
                <w:szCs w:val="24"/>
                <w:lang w:eastAsia="en-AU" w:bidi="ar-SA"/>
              </w:rPr>
            </w:pPr>
            <w:r>
              <w:rPr>
                <w:rFonts w:cs="Times New Roman"/>
                <w:color w:val="000000"/>
                <w:szCs w:val="24"/>
                <w:lang w:eastAsia="en-AU" w:bidi="ar-SA"/>
              </w:rPr>
              <w:lastRenderedPageBreak/>
              <w:t>(C</w:t>
            </w:r>
            <w:r w:rsidRPr="00F04D03">
              <w:rPr>
                <w:rFonts w:cs="Times New Roman"/>
                <w:color w:val="000000"/>
                <w:szCs w:val="24"/>
                <w:lang w:eastAsia="en-AU" w:bidi="ar-SA"/>
              </w:rPr>
              <w:t>ont.)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Dataset</w:t>
            </w:r>
          </w:p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Class</w:t>
            </w:r>
          </w:p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Species</w:t>
            </w:r>
          </w:p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Variant name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512A0D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 xml:space="preserve">Accession </w:t>
            </w:r>
          </w:p>
          <w:p w:rsidR="00760E6F" w:rsidRPr="00512A0D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no.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MHC class IIA 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Reptilia</w:t>
            </w:r>
            <w:proofErr w:type="spellEnd"/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 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nilotic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Nile crocodile) 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i-DA01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29</w:t>
            </w:r>
          </w:p>
        </w:tc>
      </w:tr>
      <w:tr w:rsidR="003970DB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exons 2 and 3</w:t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bottom"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acu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American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3970DB" w:rsidRDefault="003970DB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3970DB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34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511942" w:rsidP="00511942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instrText xml:space="preserve"> ADDIN EN.CITE &lt;EndNote&gt;&lt;Cite&gt;&lt;Author&gt;Jaratlerdsiri&lt;/Author&gt;&lt;Year&gt;2014&lt;/Year&gt;&lt;RecNum&gt;999&lt;/RecNum&gt;&lt;DisplayText&gt;[2]&lt;/DisplayText&gt;&lt;record&gt;&lt;rec-number&gt;999&lt;/rec-number&gt;&lt;foreign-keys&gt;&lt;key app="EN" db-id="w9pw5dv2pwdtfmepxsbxptxk5exrtxvvxw22" timestamp="0"&gt;999&lt;/key&gt;&lt;/foreign-keys&gt;&lt;ref-type name="Journal Article"&gt;17&lt;/ref-type&gt;&lt;contributors&gt;&lt;authors&gt;&lt;author&gt;Jaratlerdsiri, W.&lt;/author&gt;&lt;author&gt;Isberg, S.R.&lt;/author&gt;&lt;author&gt;Higgins, D.P.&lt;/author&gt;&lt;author&gt;Miles, L.G.&lt;/author&gt;&lt;author&gt;Gongora, J.&lt;/author&gt;&lt;/authors&gt;&lt;/contributors&gt;&lt;titles&gt;&lt;title&gt;Selection and trans-species polymorphism of Major Histocompatibility Complex class II genes in the Order Crocodylia&lt;/title&gt;&lt;secondary-title&gt;PLOS ONE&lt;/secondary-title&gt;&lt;/titles&gt;&lt;periodical&gt;&lt;full-title&gt;Plos One&lt;/full-title&gt;&lt;/periodical&gt;&lt;pages&gt;e87534&lt;/pages&gt;&lt;volume&gt;9&lt;/volume&gt;&lt;dates&gt;&lt;year&gt;2014&lt;/year&gt;&lt;/dates&gt;&lt;urls&gt;&lt;/urls&gt;&lt;electronic-resource-num&gt;10.1371/journal.pone.0087534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  <w:lang w:val="en-AU" w:eastAsia="en-AU" w:bidi="ar-SA"/>
              </w:rPr>
              <w:t>[2]</w: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end"/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palu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mugg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42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siam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Siames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si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44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rhombif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Cuban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rh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51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jonsoni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freshwater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54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novaeguinea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New Guinea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o-DA02</w:t>
            </w:r>
          </w:p>
          <w:p w:rsidR="007B381E" w:rsidRPr="003970DB" w:rsidRDefault="007B381E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53</w:t>
            </w:r>
          </w:p>
          <w:p w:rsidR="007B381E" w:rsidRPr="00760E6F" w:rsidRDefault="007B381E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oreletii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Morelet'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o-DA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938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indor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Philippine </w:t>
            </w:r>
            <w:r w:rsidR="00F04D03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i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50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olaem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tetrasp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Dwarf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-DA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936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istop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taphrac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frican slender-</w:t>
            </w:r>
            <w:r w:rsidR="00F04D03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snouted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31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671" w:type="dxa"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leosuch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lpebros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uvier's dwarf caiman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pa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41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yacar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Yacar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caiman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ya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55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latiro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road-snouted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948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lanosuch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nig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lack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ni-DA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39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i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acr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F256650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ves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Gallus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gal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hicke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Gaga-BL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Y357253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na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latyrhyncho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mallard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Anpl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Y905539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Mammalia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Feli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domestic cat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Feca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EU915361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Zaloph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ifornian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ea lio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Zaca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Y491455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u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crofa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pig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SLA-DRA*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DQ883224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pra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hirc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goat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ahi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B008754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vis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rie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heep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Ovar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FM986335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acaca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fascicula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macaqu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afa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B306651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acaca</w:t>
            </w:r>
            <w:proofErr w:type="spellEnd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ulatta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rhesus monkey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am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NM_001134298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Mus </w:t>
            </w:r>
            <w:proofErr w:type="spellStart"/>
            <w:r w:rsidRPr="007B381E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muscu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mous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H2-E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BC106107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B381E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Homo sapiens</w:t>
            </w: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hu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HLA-DRA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NM_01911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HLA-DQA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NM_002122 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HLA-DOA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NM_002119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HLA-DPA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NM_033554</w:t>
            </w:r>
          </w:p>
        </w:tc>
      </w:tr>
      <w:tr w:rsidR="00760E6F" w:rsidRPr="00760E6F" w:rsidTr="00C92B67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steichthye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utgroup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)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corhynch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ykis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 (rainbow trout)</w:t>
            </w:r>
          </w:p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my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DAA</w:t>
            </w:r>
          </w:p>
          <w:p w:rsidR="00F04D03" w:rsidRPr="003970DB" w:rsidRDefault="00F04D03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FR688130</w:t>
            </w:r>
          </w:p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F04D03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color w:val="000000"/>
                <w:szCs w:val="24"/>
                <w:lang w:eastAsia="en-AU" w:bidi="ar-SA"/>
              </w:rPr>
            </w:pPr>
            <w:r>
              <w:rPr>
                <w:rFonts w:cs="Times New Roman"/>
                <w:color w:val="000000"/>
                <w:szCs w:val="24"/>
                <w:lang w:eastAsia="en-AU" w:bidi="ar-SA"/>
              </w:rPr>
              <w:lastRenderedPageBreak/>
              <w:t>(C</w:t>
            </w:r>
            <w:r w:rsidRPr="00F04D03">
              <w:rPr>
                <w:rFonts w:cs="Times New Roman"/>
                <w:color w:val="000000"/>
                <w:szCs w:val="24"/>
                <w:lang w:eastAsia="en-AU" w:bidi="ar-SA"/>
              </w:rPr>
              <w:t>ont.)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Dataset</w:t>
            </w:r>
          </w:p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Class</w:t>
            </w:r>
          </w:p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Species</w:t>
            </w:r>
          </w:p>
          <w:p w:rsidR="00F04D03" w:rsidRPr="00F04D03" w:rsidRDefault="00F04D03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F04D03" w:rsidRDefault="00760E6F" w:rsidP="00760E6F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Variant name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04D03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 xml:space="preserve">Accession </w:t>
            </w:r>
          </w:p>
          <w:p w:rsidR="00F04D03" w:rsidRPr="00F04D03" w:rsidRDefault="00760E6F" w:rsidP="00760E6F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F04D03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no.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MHC class IIB 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Reptilia</w:t>
            </w:r>
            <w:proofErr w:type="spellEnd"/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oros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altwater crocodile)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o-DB01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12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exon 3</w:t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o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1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511942" w:rsidP="00511942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instrText xml:space="preserve"> ADDIN EN.CITE &lt;EndNote&gt;&lt;Cite&gt;&lt;Author&gt;Jaratlerdsiri&lt;/Author&gt;&lt;Year&gt;2014&lt;/Year&gt;&lt;RecNum&gt;999&lt;/RecNum&gt;&lt;DisplayText&gt;[2]&lt;/DisplayText&gt;&lt;record&gt;&lt;rec-number&gt;999&lt;/rec-number&gt;&lt;foreign-keys&gt;&lt;key app="EN" db-id="w9pw5dv2pwdtfmepxsbxptxk5exrtxvvxw22" timestamp="0"&gt;999&lt;/key&gt;&lt;/foreign-keys&gt;&lt;ref-type name="Journal Article"&gt;17&lt;/ref-type&gt;&lt;contributors&gt;&lt;authors&gt;&lt;author&gt;Jaratlerdsiri, W.&lt;/author&gt;&lt;author&gt;Isberg, S.R.&lt;/author&gt;&lt;author&gt;Higgins, D.P.&lt;/author&gt;&lt;author&gt;Miles, L.G.&lt;/author&gt;&lt;author&gt;Gongora, J.&lt;/author&gt;&lt;/authors&gt;&lt;/contributors&gt;&lt;titles&gt;&lt;title&gt;Selection and trans-species polymorphism of Major Histocompatibility Complex class II genes in the Order Crocodylia&lt;/title&gt;&lt;secondary-title&gt;PLOS ONE&lt;/secondary-title&gt;&lt;/titles&gt;&lt;periodical&gt;&lt;full-title&gt;Plos One&lt;/full-title&gt;&lt;/periodical&gt;&lt;pages&gt;e87534&lt;/pages&gt;&lt;volume&gt;9&lt;/volume&gt;&lt;dates&gt;&lt;year&gt;2014&lt;/year&gt;&lt;/dates&gt;&lt;urls&gt;&lt;/urls&gt;&lt;electronic-resource-num&gt;10.1371/journal.pone.0087534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  <w:lang w:val="en-AU" w:eastAsia="en-AU" w:bidi="ar-SA"/>
              </w:rPr>
              <w:t>[2]</w: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end"/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o-DB08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19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 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nilotic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Nile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i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2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i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i-DB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intermedi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Orinoco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in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90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in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9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in-DB06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9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acu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American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-DB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8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29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ac-DB06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32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palu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mugg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3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pa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GU12683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siam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Siames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si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4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si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4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val="es-MX" w:eastAsia="en-AU" w:bidi="ar-SA"/>
              </w:rPr>
              <w:t>rhombif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 (Cuban 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>crocodil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s-MX" w:eastAsia="en-AU" w:bidi="ar-SA"/>
              </w:rPr>
              <w:t xml:space="preserve">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rh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9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rh-DB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0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C92B67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jonsoni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freshwater 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04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-DB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0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0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jo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0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3970DB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novaeguinea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New Guinea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o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9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3970DB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no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11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oreletii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Morelet'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o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921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o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92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indor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Philippine </w:t>
            </w:r>
            <w:r w:rsidR="00F04D03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i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0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mi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olaem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tetrasp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Dwarf crocodile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3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-DB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40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ste-DB06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4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istop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taphrac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frican slender-</w:t>
            </w:r>
            <w:r w:rsidR="00F04D03"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snouted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49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crocodile)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51</w:t>
            </w:r>
          </w:p>
        </w:tc>
      </w:tr>
      <w:tr w:rsidR="00760E6F" w:rsidRPr="00760E6F" w:rsidTr="003970DB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ca-DB07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55</w:t>
            </w:r>
          </w:p>
        </w:tc>
      </w:tr>
      <w:tr w:rsidR="00760E6F" w:rsidRPr="00760E6F" w:rsidTr="003A6E89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leosuch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lpebros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uvier's dwarf caiman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apa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58</w:t>
            </w:r>
          </w:p>
        </w:tc>
      </w:tr>
      <w:tr w:rsidR="00F04D03" w:rsidRPr="00760E6F" w:rsidTr="003A6E89">
        <w:trPr>
          <w:trHeight w:val="300"/>
        </w:trPr>
        <w:tc>
          <w:tcPr>
            <w:tcW w:w="160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F04D03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F04D03" w:rsidRDefault="00F04D03" w:rsidP="00760E6F">
            <w:pPr>
              <w:rPr>
                <w:rFonts w:cs="Times New Roman"/>
                <w:color w:val="000000"/>
                <w:szCs w:val="24"/>
                <w:lang w:val="en-AU" w:eastAsia="en-AU" w:bidi="ar-SA"/>
              </w:rPr>
            </w:pPr>
            <w:r w:rsidRPr="00F04D03">
              <w:rPr>
                <w:rFonts w:cs="Times New Roman"/>
                <w:color w:val="000000"/>
                <w:szCs w:val="24"/>
                <w:lang w:val="en-AU" w:eastAsia="en-AU" w:bidi="ar-SA"/>
              </w:rPr>
              <w:t>(Cont.)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</w:p>
        </w:tc>
      </w:tr>
      <w:tr w:rsidR="00F04D03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</w:p>
        </w:tc>
      </w:tr>
      <w:tr w:rsidR="00F04D03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Dataset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Class</w:t>
            </w:r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Species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</w:tcPr>
          <w:p w:rsidR="00F04D03" w:rsidRPr="00760E6F" w:rsidRDefault="00F04D03" w:rsidP="00620260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Variant name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:rsidR="00512A0D" w:rsidRDefault="00F04D03" w:rsidP="00512A0D">
            <w:pPr>
              <w:rPr>
                <w:rFonts w:cs="Times New Roman"/>
                <w:b/>
                <w:color w:val="000000"/>
                <w:szCs w:val="24"/>
                <w:lang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 xml:space="preserve">Accession </w:t>
            </w:r>
          </w:p>
          <w:p w:rsidR="00F04D03" w:rsidRPr="00760E6F" w:rsidRDefault="00F04D03" w:rsidP="00512A0D">
            <w:pPr>
              <w:rPr>
                <w:rFonts w:cs="Times New Roman"/>
                <w:b/>
                <w:color w:val="000000"/>
                <w:szCs w:val="24"/>
                <w:lang w:val="en-AU" w:eastAsia="en-AU" w:bidi="ar-SA"/>
              </w:rPr>
            </w:pPr>
            <w:r w:rsidRPr="00760E6F">
              <w:rPr>
                <w:rFonts w:cs="Times New Roman"/>
                <w:b/>
                <w:color w:val="000000"/>
                <w:szCs w:val="24"/>
                <w:lang w:eastAsia="en-AU" w:bidi="ar-SA"/>
              </w:rPr>
              <w:t>no.</w:t>
            </w:r>
          </w:p>
        </w:tc>
      </w:tr>
      <w:tr w:rsidR="007B6770" w:rsidRPr="00760E6F" w:rsidTr="00512A0D">
        <w:trPr>
          <w:trHeight w:val="300"/>
        </w:trPr>
        <w:tc>
          <w:tcPr>
            <w:tcW w:w="1604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C4905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MHC class IIB 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Alligator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ississippi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American alligator)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3970DB" w:rsidRDefault="007B6770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mi-DB01</w:t>
            </w:r>
          </w:p>
        </w:tc>
        <w:tc>
          <w:tcPr>
            <w:tcW w:w="1671" w:type="dxa"/>
            <w:tcBorders>
              <w:top w:val="single" w:sz="12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3</w:t>
            </w:r>
          </w:p>
        </w:tc>
      </w:tr>
      <w:tr w:rsidR="007B6770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C4905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exon 3</w:t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3970DB" w:rsidRDefault="007B6770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mi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5</w:t>
            </w:r>
          </w:p>
        </w:tc>
      </w:tr>
      <w:tr w:rsidR="007B6770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C4905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instrText xml:space="preserve"> ADDIN EN.CITE &lt;EndNote&gt;&lt;Cite&gt;&lt;Author&gt;Jaratlerdsiri&lt;/Author&gt;&lt;Year&gt;2014&lt;/Year&gt;&lt;RecNum&gt;999&lt;/RecNum&gt;&lt;DisplayText&gt;[2]&lt;/DisplayText&gt;&lt;record&gt;&lt;rec-number&gt;999&lt;/rec-number&gt;&lt;foreign-keys&gt;&lt;key app="EN" db-id="w9pw5dv2pwdtfmepxsbxptxk5exrtxvvxw22" timestamp="0"&gt;999&lt;/key&gt;&lt;/foreign-keys&gt;&lt;ref-type name="Journal Article"&gt;17&lt;/ref-type&gt;&lt;contributors&gt;&lt;authors&gt;&lt;author&gt;Jaratlerdsiri, W.&lt;/author&gt;&lt;author&gt;Isberg, S.R.&lt;/author&gt;&lt;author&gt;Higgins, D.P.&lt;/author&gt;&lt;author&gt;Miles, L.G.&lt;/author&gt;&lt;author&gt;Gongora, J.&lt;/author&gt;&lt;/authors&gt;&lt;/contributors&gt;&lt;titles&gt;&lt;title&gt;Selection and trans-species polymorphism of Major Histocompatibility Complex class II genes in the Order Crocodylia&lt;/title&gt;&lt;secondary-title&gt;PLOS ONE&lt;/secondary-title&gt;&lt;/titles&gt;&lt;periodical&gt;&lt;full-title&gt;Plos One&lt;/full-title&gt;&lt;/periodical&gt;&lt;pages&gt;e87534&lt;/pages&gt;&lt;volume&gt;9&lt;/volume&gt;&lt;dates&gt;&lt;year&gt;2014&lt;/year&gt;&lt;/dates&gt;&lt;urls&gt;&lt;/urls&gt;&lt;electronic-resource-num&gt;10.1371/journal.pone.0087534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  <w:lang w:val="en-AU" w:eastAsia="en-AU" w:bidi="ar-SA"/>
              </w:rPr>
              <w:t>[2]</w:t>
            </w:r>
            <w: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fldChar w:fldCharType="end"/>
            </w: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3970DB" w:rsidRDefault="007B6770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mi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B6770" w:rsidRPr="00760E6F" w:rsidRDefault="007B6770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mi-DB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1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Alligator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inens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hinese alligator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si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80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Alsi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8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yacar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Yacare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caiman) 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ya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ya-DB0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4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ya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ya-DB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90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rocody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spectacled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cr-DB02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6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cr-DB04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6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Caiman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latirostri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road-snouted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-DB0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71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-DB03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73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ala-DB07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s-CO" w:eastAsia="en-AU" w:bidi="ar-SA"/>
              </w:rPr>
              <w:t>GU12687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lanosuch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niger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black caima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eni-DB03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GU126888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Sphenodon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punctat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tuatara 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Spp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AB*03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DQ124235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Spp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AB*05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DQ124237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Sppu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-DAB*06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DQ124238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Aves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Gallus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gall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chicken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BLB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L023516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BLB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Coturnix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japonica</w:t>
            </w:r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quail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AB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B078884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B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C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D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E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F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ja-DGB1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Phasian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colchicu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 xml:space="preserve"> (pheasant)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Phco-DAB1</w:t>
            </w: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J224349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46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  <w:r w:rsidRPr="003970DB"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  <w:t>Phco-DAB2</w:t>
            </w:r>
          </w:p>
        </w:tc>
        <w:tc>
          <w:tcPr>
            <w:tcW w:w="16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AJ224348</w:t>
            </w:r>
          </w:p>
        </w:tc>
      </w:tr>
      <w:tr w:rsidR="00760E6F" w:rsidRPr="00760E6F" w:rsidTr="00512A0D">
        <w:trPr>
          <w:trHeight w:val="300"/>
        </w:trPr>
        <w:tc>
          <w:tcPr>
            <w:tcW w:w="1604" w:type="dxa"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373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steichthye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(</w:t>
            </w:r>
            <w:proofErr w:type="spellStart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outgroup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>)</w:t>
            </w:r>
          </w:p>
        </w:tc>
        <w:tc>
          <w:tcPr>
            <w:tcW w:w="4678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corhynchus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 xml:space="preserve"> </w:t>
            </w: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mykiss</w:t>
            </w:r>
            <w:proofErr w:type="spellEnd"/>
            <w:r w:rsidRPr="00760E6F">
              <w:rPr>
                <w:rFonts w:cs="Times New Roman"/>
                <w:color w:val="000000"/>
                <w:sz w:val="22"/>
                <w:szCs w:val="22"/>
                <w:lang w:eastAsia="en-AU" w:bidi="ar-SA"/>
              </w:rPr>
              <w:t xml:space="preserve">  (rainbow trout)</w:t>
            </w:r>
          </w:p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Pr="003970DB" w:rsidRDefault="00760E6F" w:rsidP="00760E6F">
            <w:pPr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</w:pPr>
            <w:proofErr w:type="spellStart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Onmy</w:t>
            </w:r>
            <w:proofErr w:type="spellEnd"/>
            <w:r w:rsidRPr="003970DB">
              <w:rPr>
                <w:rFonts w:cs="Times New Roman"/>
                <w:i/>
                <w:color w:val="000000"/>
                <w:sz w:val="22"/>
                <w:szCs w:val="22"/>
                <w:lang w:eastAsia="en-AU" w:bidi="ar-SA"/>
              </w:rPr>
              <w:t>-DAB</w:t>
            </w:r>
          </w:p>
          <w:p w:rsidR="00F04D03" w:rsidRPr="003970DB" w:rsidRDefault="00F04D03" w:rsidP="00760E6F">
            <w:pPr>
              <w:rPr>
                <w:rFonts w:cs="Times New Roman"/>
                <w:i/>
                <w:color w:val="000000"/>
                <w:sz w:val="22"/>
                <w:szCs w:val="22"/>
                <w:lang w:val="en-AU" w:eastAsia="en-AU" w:bidi="ar-SA"/>
              </w:rPr>
            </w:pPr>
          </w:p>
        </w:tc>
        <w:tc>
          <w:tcPr>
            <w:tcW w:w="167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760E6F" w:rsidRDefault="00760E6F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  <w:r w:rsidRPr="00760E6F"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  <w:t>OMU20944</w:t>
            </w:r>
          </w:p>
          <w:p w:rsidR="00F04D03" w:rsidRPr="00760E6F" w:rsidRDefault="00F04D03" w:rsidP="00760E6F">
            <w:pPr>
              <w:rPr>
                <w:rFonts w:cs="Times New Roman"/>
                <w:color w:val="000000"/>
                <w:sz w:val="22"/>
                <w:szCs w:val="22"/>
                <w:lang w:val="en-AU" w:eastAsia="en-AU" w:bidi="ar-SA"/>
              </w:rPr>
            </w:pPr>
          </w:p>
        </w:tc>
      </w:tr>
    </w:tbl>
    <w:p w:rsidR="00511942" w:rsidRDefault="00511942" w:rsidP="00C46E11">
      <w:pPr>
        <w:spacing w:line="360" w:lineRule="auto"/>
        <w:rPr>
          <w:sz w:val="20"/>
          <w:szCs w:val="20"/>
        </w:rPr>
      </w:pPr>
    </w:p>
    <w:p w:rsidR="00511942" w:rsidRDefault="00511942" w:rsidP="00511942">
      <w:pPr>
        <w:pStyle w:val="EndNoteBibliography"/>
        <w:ind w:left="720" w:hanging="720"/>
        <w:rPr>
          <w:b/>
          <w:sz w:val="20"/>
          <w:szCs w:val="20"/>
        </w:rPr>
      </w:pPr>
      <w:r w:rsidRPr="00511942">
        <w:rPr>
          <w:b/>
          <w:sz w:val="20"/>
          <w:szCs w:val="20"/>
        </w:rPr>
        <w:t>References</w:t>
      </w:r>
    </w:p>
    <w:p w:rsidR="00511942" w:rsidRPr="00511942" w:rsidRDefault="00511942" w:rsidP="00511942">
      <w:pPr>
        <w:pStyle w:val="EndNoteBibliography"/>
        <w:ind w:left="720" w:hanging="720"/>
        <w:rPr>
          <w:b/>
          <w:sz w:val="20"/>
          <w:szCs w:val="20"/>
        </w:rPr>
      </w:pPr>
    </w:p>
    <w:p w:rsidR="007B6770" w:rsidRPr="007B6770" w:rsidRDefault="00511942" w:rsidP="007B6770">
      <w:pPr>
        <w:pStyle w:val="EndNoteBibliography"/>
        <w:ind w:left="720" w:hanging="720"/>
        <w:rPr>
          <w:sz w:val="20"/>
          <w:szCs w:val="20"/>
        </w:rPr>
      </w:pPr>
      <w:r w:rsidRPr="007B6770">
        <w:rPr>
          <w:sz w:val="20"/>
          <w:szCs w:val="20"/>
        </w:rPr>
        <w:fldChar w:fldCharType="begin"/>
      </w:r>
      <w:r w:rsidRPr="007B6770">
        <w:rPr>
          <w:sz w:val="20"/>
          <w:szCs w:val="20"/>
        </w:rPr>
        <w:instrText xml:space="preserve"> ADDIN EN.REFLIST </w:instrText>
      </w:r>
      <w:r w:rsidRPr="007B6770">
        <w:rPr>
          <w:sz w:val="20"/>
          <w:szCs w:val="20"/>
        </w:rPr>
        <w:fldChar w:fldCharType="separate"/>
      </w:r>
      <w:r w:rsidR="007B6770" w:rsidRPr="007B6770">
        <w:rPr>
          <w:sz w:val="20"/>
          <w:szCs w:val="20"/>
        </w:rPr>
        <w:t>1. Jaratlerdsiri W, Isberg SR, Higgins DP, Ho SY, Salomonsen J, et al. (2014) Evolution of MHC class I in the Order Crocodylia. Immunogenetics 66: 53-65.</w:t>
      </w:r>
    </w:p>
    <w:p w:rsidR="007B6770" w:rsidRPr="007B6770" w:rsidRDefault="007B6770" w:rsidP="007B6770">
      <w:pPr>
        <w:pStyle w:val="EndNoteBibliography"/>
        <w:ind w:left="720" w:hanging="720"/>
        <w:rPr>
          <w:sz w:val="20"/>
          <w:szCs w:val="20"/>
        </w:rPr>
      </w:pPr>
      <w:r w:rsidRPr="007B6770">
        <w:rPr>
          <w:sz w:val="20"/>
          <w:szCs w:val="20"/>
        </w:rPr>
        <w:t>2. Jaratlerdsiri W, Isberg SR, Higgins DP, Miles LG, Gongora J (2014) Selection and trans-species polymorphism of Major Histocompatibility Complex class II genes in the Order Crocodylia. PLOS ONE 9: e87534.</w:t>
      </w:r>
    </w:p>
    <w:p w:rsidR="007866F8" w:rsidRPr="00C46E11" w:rsidRDefault="00511942" w:rsidP="00C46E11">
      <w:pPr>
        <w:spacing w:line="360" w:lineRule="auto"/>
        <w:rPr>
          <w:sz w:val="20"/>
          <w:szCs w:val="20"/>
        </w:rPr>
      </w:pPr>
      <w:r w:rsidRPr="007B6770">
        <w:rPr>
          <w:sz w:val="20"/>
          <w:szCs w:val="20"/>
        </w:rPr>
        <w:fldChar w:fldCharType="end"/>
      </w:r>
    </w:p>
    <w:sectPr w:rsidR="007866F8" w:rsidRPr="00C46E1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utch801BT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pw5dv2pwdtfmepxsbxptxk5exrtxvvxw22&quot;&gt;MHC Endnote MHC Copy&lt;record-ids&gt;&lt;item&gt;999&lt;/item&gt;&lt;item&gt;1188&lt;/item&gt;&lt;/record-ids&gt;&lt;/item&gt;&lt;/Libraries&gt;"/>
  </w:docVars>
  <w:rsids>
    <w:rsidRoot w:val="00D93737"/>
    <w:rsid w:val="00036195"/>
    <w:rsid w:val="00092AE7"/>
    <w:rsid w:val="000A10E0"/>
    <w:rsid w:val="000B45F2"/>
    <w:rsid w:val="001552B2"/>
    <w:rsid w:val="00193052"/>
    <w:rsid w:val="001C6068"/>
    <w:rsid w:val="001D04E8"/>
    <w:rsid w:val="001D7250"/>
    <w:rsid w:val="003248EA"/>
    <w:rsid w:val="0032681E"/>
    <w:rsid w:val="00333733"/>
    <w:rsid w:val="00396366"/>
    <w:rsid w:val="003970DB"/>
    <w:rsid w:val="003A6E89"/>
    <w:rsid w:val="003C7E93"/>
    <w:rsid w:val="00410CE8"/>
    <w:rsid w:val="0046711B"/>
    <w:rsid w:val="004D3666"/>
    <w:rsid w:val="00511942"/>
    <w:rsid w:val="00512A0D"/>
    <w:rsid w:val="00560A41"/>
    <w:rsid w:val="00563B3E"/>
    <w:rsid w:val="00595872"/>
    <w:rsid w:val="005A452E"/>
    <w:rsid w:val="005F6C41"/>
    <w:rsid w:val="0066539E"/>
    <w:rsid w:val="006A6B17"/>
    <w:rsid w:val="00760E6F"/>
    <w:rsid w:val="00770799"/>
    <w:rsid w:val="007866F8"/>
    <w:rsid w:val="007A3875"/>
    <w:rsid w:val="007B0499"/>
    <w:rsid w:val="007B381E"/>
    <w:rsid w:val="007B6770"/>
    <w:rsid w:val="008A345F"/>
    <w:rsid w:val="008F68FF"/>
    <w:rsid w:val="00900E7A"/>
    <w:rsid w:val="009714DF"/>
    <w:rsid w:val="009C7B8A"/>
    <w:rsid w:val="00A52D23"/>
    <w:rsid w:val="00A6464B"/>
    <w:rsid w:val="00AD69CB"/>
    <w:rsid w:val="00B455A8"/>
    <w:rsid w:val="00B9261D"/>
    <w:rsid w:val="00BC350B"/>
    <w:rsid w:val="00BD7648"/>
    <w:rsid w:val="00BF7A11"/>
    <w:rsid w:val="00C120A1"/>
    <w:rsid w:val="00C46E11"/>
    <w:rsid w:val="00C92B67"/>
    <w:rsid w:val="00CB74B7"/>
    <w:rsid w:val="00CF394B"/>
    <w:rsid w:val="00CF6069"/>
    <w:rsid w:val="00D52E6D"/>
    <w:rsid w:val="00D87759"/>
    <w:rsid w:val="00D93737"/>
    <w:rsid w:val="00DC1765"/>
    <w:rsid w:val="00E300A7"/>
    <w:rsid w:val="00E73B81"/>
    <w:rsid w:val="00EC7C69"/>
    <w:rsid w:val="00ED73E7"/>
    <w:rsid w:val="00EE1B54"/>
    <w:rsid w:val="00F04D03"/>
    <w:rsid w:val="00F05FDB"/>
    <w:rsid w:val="00F12BE6"/>
    <w:rsid w:val="00F171B1"/>
    <w:rsid w:val="00F26E89"/>
    <w:rsid w:val="00F51239"/>
    <w:rsid w:val="00F71418"/>
    <w:rsid w:val="00FB44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737"/>
    <w:pPr>
      <w:spacing w:after="0" w:line="240" w:lineRule="auto"/>
    </w:pPr>
    <w:rPr>
      <w:rFonts w:ascii="Times New Roman" w:eastAsia="Times New Roman" w:hAnsi="Times New Roman" w:cs="MS Gothic"/>
      <w:sz w:val="24"/>
      <w:szCs w:val="28"/>
      <w:lang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3737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D93737"/>
    <w:pPr>
      <w:spacing w:after="0" w:line="240" w:lineRule="auto"/>
    </w:pPr>
    <w:rPr>
      <w:rFonts w:ascii="Times New Roman" w:eastAsia="Times New Roman" w:hAnsi="Times New Roman" w:cs="Angsana New"/>
      <w:sz w:val="24"/>
      <w:szCs w:val="28"/>
      <w:lang w:bidi="th-TH"/>
    </w:rPr>
  </w:style>
  <w:style w:type="paragraph" w:customStyle="1" w:styleId="Default">
    <w:name w:val="Default"/>
    <w:rsid w:val="00D9373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7648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7648"/>
    <w:rPr>
      <w:rFonts w:ascii="Tahoma" w:eastAsia="Times New Roman" w:hAnsi="Tahoma" w:cs="Angsana New"/>
      <w:sz w:val="16"/>
      <w:szCs w:val="20"/>
      <w:lang w:bidi="th-TH"/>
    </w:rPr>
  </w:style>
  <w:style w:type="paragraph" w:customStyle="1" w:styleId="EndNoteBibliographyTitle">
    <w:name w:val="EndNote Bibliography Title"/>
    <w:basedOn w:val="Normal"/>
    <w:link w:val="EndNoteBibliographyTitleChar"/>
    <w:rsid w:val="0051194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1942"/>
    <w:rPr>
      <w:rFonts w:ascii="Times New Roman" w:eastAsia="Times New Roman" w:hAnsi="Times New Roman" w:cs="Times New Roman"/>
      <w:noProof/>
      <w:sz w:val="24"/>
      <w:szCs w:val="28"/>
      <w:lang w:bidi="th-TH"/>
    </w:rPr>
  </w:style>
  <w:style w:type="paragraph" w:customStyle="1" w:styleId="EndNoteBibliography">
    <w:name w:val="EndNote Bibliography"/>
    <w:basedOn w:val="Normal"/>
    <w:link w:val="EndNoteBibliographyChar"/>
    <w:rsid w:val="0051194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1942"/>
    <w:rPr>
      <w:rFonts w:ascii="Times New Roman" w:eastAsia="Times New Roman" w:hAnsi="Times New Roman" w:cs="Times New Roman"/>
      <w:noProof/>
      <w:sz w:val="24"/>
      <w:szCs w:val="28"/>
      <w:lang w:bidi="th-TH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737"/>
    <w:pPr>
      <w:spacing w:after="0" w:line="240" w:lineRule="auto"/>
    </w:pPr>
    <w:rPr>
      <w:rFonts w:ascii="Times New Roman" w:eastAsia="Times New Roman" w:hAnsi="Times New Roman" w:cs="MS Gothic"/>
      <w:sz w:val="24"/>
      <w:szCs w:val="28"/>
      <w:lang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3737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D93737"/>
    <w:pPr>
      <w:spacing w:after="0" w:line="240" w:lineRule="auto"/>
    </w:pPr>
    <w:rPr>
      <w:rFonts w:ascii="Times New Roman" w:eastAsia="Times New Roman" w:hAnsi="Times New Roman" w:cs="Angsana New"/>
      <w:sz w:val="24"/>
      <w:szCs w:val="28"/>
      <w:lang w:bidi="th-TH"/>
    </w:rPr>
  </w:style>
  <w:style w:type="paragraph" w:customStyle="1" w:styleId="Default">
    <w:name w:val="Default"/>
    <w:rsid w:val="00D9373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7648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7648"/>
    <w:rPr>
      <w:rFonts w:ascii="Tahoma" w:eastAsia="Times New Roman" w:hAnsi="Tahoma" w:cs="Angsana New"/>
      <w:sz w:val="16"/>
      <w:szCs w:val="20"/>
      <w:lang w:bidi="th-TH"/>
    </w:rPr>
  </w:style>
  <w:style w:type="paragraph" w:customStyle="1" w:styleId="EndNoteBibliographyTitle">
    <w:name w:val="EndNote Bibliography Title"/>
    <w:basedOn w:val="Normal"/>
    <w:link w:val="EndNoteBibliographyTitleChar"/>
    <w:rsid w:val="0051194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1942"/>
    <w:rPr>
      <w:rFonts w:ascii="Times New Roman" w:eastAsia="Times New Roman" w:hAnsi="Times New Roman" w:cs="Times New Roman"/>
      <w:noProof/>
      <w:sz w:val="24"/>
      <w:szCs w:val="28"/>
      <w:lang w:bidi="th-TH"/>
    </w:rPr>
  </w:style>
  <w:style w:type="paragraph" w:customStyle="1" w:styleId="EndNoteBibliography">
    <w:name w:val="EndNote Bibliography"/>
    <w:basedOn w:val="Normal"/>
    <w:link w:val="EndNoteBibliographyChar"/>
    <w:rsid w:val="0051194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1942"/>
    <w:rPr>
      <w:rFonts w:ascii="Times New Roman" w:eastAsia="Times New Roman" w:hAnsi="Times New Roman" w:cs="Times New Roman"/>
      <w:noProof/>
      <w:sz w:val="24"/>
      <w:szCs w:val="28"/>
      <w:lang w:bidi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65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1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jaime.gongora@sydney.edu.a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1</TotalTime>
  <Pages>6</Pages>
  <Words>1855</Words>
  <Characters>10578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erachai</dc:creator>
  <cp:lastModifiedBy>Weerachai-James</cp:lastModifiedBy>
  <cp:revision>23</cp:revision>
  <cp:lastPrinted>2013-10-10T17:40:00Z</cp:lastPrinted>
  <dcterms:created xsi:type="dcterms:W3CDTF">2014-10-07T16:56:00Z</dcterms:created>
  <dcterms:modified xsi:type="dcterms:W3CDTF">2014-11-15T11:08:00Z</dcterms:modified>
</cp:coreProperties>
</file>